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77777777" w:rsidR="00CE6FBE" w:rsidRDefault="00000000">
      <w:pPr>
        <w:spacing w:after="0" w:line="240" w:lineRule="auto"/>
        <w:jc w:val="center"/>
        <w:rPr>
          <w:sz w:val="44"/>
          <w:szCs w:val="44"/>
        </w:rPr>
      </w:pPr>
      <w:bookmarkStart w:id="0" w:name="_heading=h.gjdgxs" w:colFirst="0" w:colLast="0"/>
      <w:bookmarkEnd w:id="0"/>
      <w:r>
        <w:rPr>
          <w:sz w:val="44"/>
          <w:szCs w:val="44"/>
        </w:rPr>
        <w:t>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Maksudbek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Department of Applied Physics, Aalto University, P.O. Box 15600, FI-00076 Aalto,</w:t>
      </w:r>
      <w:r w:rsidR="00FE6542">
        <w:rPr>
          <w:sz w:val="20"/>
          <w:szCs w:val="20"/>
        </w:rPr>
        <w:t>Espoo,</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777777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Department of Information Technolnineogies,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4FA1F4D3"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5">
        <w:r>
          <w:rPr>
            <w:color w:val="0563C1"/>
            <w:u w:val="single"/>
          </w:rPr>
          <w:t>qasemi.maryam.mamh@gmail.com</w:t>
        </w:r>
      </w:hyperlink>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0C0E2E8A"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Asn)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Thr) or serine (Ser) residues. In this study, based on literature </w:t>
      </w:r>
      <w:r w:rsidR="00C45A38">
        <w:rPr>
          <w:rFonts w:ascii="Times New Roman" w:eastAsia="Times New Roman" w:hAnsi="Times New Roman" w:cs="Times New Roman"/>
          <w:sz w:val="24"/>
          <w:szCs w:val="24"/>
        </w:rPr>
        <w:fldChar w:fldCharType="begin"/>
      </w:r>
      <w:r w:rsidR="00C45A38">
        <w:rPr>
          <w:rFonts w:ascii="Times New Roman" w:eastAsia="Times New Roman" w:hAnsi="Times New Roman" w:cs="Times New Roman"/>
          <w:sz w:val="24"/>
          <w:szCs w:val="24"/>
        </w:rPr>
        <w:instrText xml:space="preserve"> ADDIN EN.CITE &lt;EndNote&gt;&lt;Cite&gt;&lt;Author&gt;Shajahan&lt;/Author&gt;&lt;Year&gt;2020&lt;/Year&gt;&lt;RecNum&gt;42&lt;/RecNum&gt;&lt;DisplayText&gt;[1, 2]&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C45A38">
        <w:rPr>
          <w:rFonts w:ascii="Times New Roman" w:eastAsia="Times New Roman" w:hAnsi="Times New Roman" w:cs="Times New Roman"/>
          <w:noProof/>
          <w:sz w:val="24"/>
          <w:szCs w:val="24"/>
        </w:rPr>
        <w:t>[1, 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9 N-linked glycans are attached to Asn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B4E989C"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rectangl</w:t>
      </w:r>
      <w:r w:rsidR="002F67C7">
        <w:rPr>
          <w:rFonts w:ascii="Times New Roman" w:eastAsia="Times New Roman" w:hAnsi="Times New Roman" w:cs="Times New Roman"/>
          <w:i/>
          <w:sz w:val="24"/>
          <w:szCs w:val="24"/>
          <w:highlight w:val="white"/>
        </w:rPr>
        <w:t>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ated stat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4"/>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4AC0014A"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states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42FE61BA" w14:textId="77777777" w:rsidR="00CE6FBE" w:rsidRDefault="00CE6FBE">
      <w:pPr>
        <w:spacing w:after="0" w:line="240" w:lineRule="auto"/>
        <w:rPr>
          <w:rFonts w:ascii="Times New Roman" w:eastAsia="Times New Roman" w:hAnsi="Times New Roman" w:cs="Times New Roman"/>
          <w:sz w:val="24"/>
          <w:szCs w:val="24"/>
        </w:rPr>
      </w:pPr>
    </w:p>
    <w:p w14:paraId="33F8015A" w14:textId="77777777" w:rsidR="00CE6FB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ransitions</w:t>
      </w:r>
    </w:p>
    <w:p w14:paraId="4C5898EF"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shows the averaged RMSD of the RBD during the transition from the down to the up conformation for the native and oxidized systems.</w:t>
      </w:r>
    </w:p>
    <w:p w14:paraId="7DEFEE59"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897D140"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18F9A3" wp14:editId="052DA86D">
            <wp:extent cx="3586055" cy="2753707"/>
            <wp:effectExtent l="0" t="0" r="0" b="0"/>
            <wp:docPr id="19961329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l="3551" t="10067" r="8612"/>
                    <a:stretch>
                      <a:fillRect/>
                    </a:stretch>
                  </pic:blipFill>
                  <pic:spPr>
                    <a:xfrm>
                      <a:off x="0" y="0"/>
                      <a:ext cx="3586055" cy="2753707"/>
                    </a:xfrm>
                    <a:prstGeom prst="rect">
                      <a:avLst/>
                    </a:prstGeom>
                    <a:ln/>
                  </pic:spPr>
                </pic:pic>
              </a:graphicData>
            </a:graphic>
          </wp:inline>
        </w:drawing>
      </w:r>
    </w:p>
    <w:p w14:paraId="73438D71"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2.</w:t>
      </w:r>
      <w:r>
        <w:rPr>
          <w:rFonts w:ascii="Times New Roman" w:eastAsia="Times New Roman" w:hAnsi="Times New Roman" w:cs="Times New Roman"/>
          <w:i/>
          <w:color w:val="000000"/>
          <w:sz w:val="24"/>
          <w:szCs w:val="24"/>
        </w:rPr>
        <w:t xml:space="preserve"> RMSD of the RBD of the SARS-CoV-2 S trimer during the transition from the down to the up conformation of the native (blue) and oxidized (red) systems, averaged over 9 replicas.</w:t>
      </w:r>
    </w:p>
    <w:p w14:paraId="0196185F" w14:textId="77777777" w:rsidR="00CE6FBE" w:rsidRDefault="00CE6FBE">
      <w:pPr>
        <w:pBdr>
          <w:top w:val="nil"/>
          <w:left w:val="nil"/>
          <w:bottom w:val="nil"/>
          <w:right w:val="nil"/>
          <w:between w:val="nil"/>
        </w:pBdr>
        <w:spacing w:after="0" w:line="240" w:lineRule="auto"/>
        <w:ind w:firstLine="426"/>
        <w:jc w:val="both"/>
        <w:rPr>
          <w:rFonts w:ascii="Times New Roman" w:eastAsia="Times New Roman" w:hAnsi="Times New Roman" w:cs="Times New Roman"/>
          <w:sz w:val="24"/>
          <w:szCs w:val="24"/>
        </w:rPr>
      </w:pP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lastRenderedPageBreak/>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44DDA740"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3 shows the time evolution of the distance between donor and acceptor atoms of amino acid pairs, selected from Tables S2, S3, and S4, during the transition from the down to the up state for the native (Figure S3A) and oxidized (Figure S3B) systems, respectively. These values are averaged over all nine replicas. To prevent confusion, the error bars for each plot are not shown in the figure. The results are obtained by averaging over nine trajectories of TMD simulations from the down to the up state for the native and oxidized systems.</w:t>
      </w:r>
    </w:p>
    <w:p w14:paraId="066619EC" w14:textId="77777777" w:rsidR="00CE6FBE" w:rsidRDefault="00CE6FBE">
      <w:pPr>
        <w:spacing w:after="0" w:line="240" w:lineRule="auto"/>
        <w:jc w:val="both"/>
        <w:rPr>
          <w:rFonts w:ascii="Times New Roman" w:eastAsia="Times New Roman" w:hAnsi="Times New Roman" w:cs="Times New Roman"/>
          <w:sz w:val="24"/>
          <w:szCs w:val="24"/>
        </w:rPr>
      </w:pP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3A318A4" wp14:editId="62F52A83">
            <wp:extent cx="5940000" cy="6708519"/>
            <wp:effectExtent l="0" t="0" r="0"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5940000" cy="6708519"/>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3.</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The chosen amino acid pairs form H-bonds in the down state which are selected from tabl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73BC3852"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 xml:space="preserve">Figures S4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4A) and oxidized (Figure S4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4DDD1BAD"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4.</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7E1E470A" w14:textId="77777777" w:rsidR="00F213A3" w:rsidRPr="00F213A3" w:rsidRDefault="00C45A38" w:rsidP="00F213A3">
      <w:pPr>
        <w:pStyle w:val="EndNoteBibliography"/>
        <w:spacing w:after="0"/>
      </w:pPr>
      <w:r>
        <w:fldChar w:fldCharType="begin"/>
      </w:r>
      <w:r>
        <w:instrText xml:space="preserve"> ADDIN EN.REFLIST </w:instrText>
      </w:r>
      <w:r>
        <w:fldChar w:fldCharType="separate"/>
      </w:r>
      <w:r w:rsidR="00F213A3" w:rsidRPr="00F213A3">
        <w:t>1.</w:t>
      </w:r>
      <w:r w:rsidR="00F213A3" w:rsidRPr="00F213A3">
        <w:tab/>
        <w:t>Shajahan A, Supekar NT, Gleinich AS, Azadi P. Deducing the N-and O-glycosylation profile of the spike protein of novel coronavirus SARS-CoV-2. Glycobiology. 2020;30(12):981-8.</w:t>
      </w:r>
    </w:p>
    <w:p w14:paraId="574137BD" w14:textId="77777777" w:rsidR="00F213A3" w:rsidRPr="00F213A3" w:rsidRDefault="00F213A3" w:rsidP="00F213A3">
      <w:pPr>
        <w:pStyle w:val="EndNoteBibliography"/>
      </w:pPr>
      <w:r w:rsidRPr="00F213A3">
        <w:lastRenderedPageBreak/>
        <w:t>2.</w:t>
      </w:r>
      <w:r w:rsidRPr="00F213A3">
        <w:tab/>
        <w:t>Watanabe Y, Allen JD, Wrapp D, McLellan JS, Crispin M. Site-specific glycan analysis of the SARS-CoV-2 spike. Science. 2020;369(6501):330-3.</w:t>
      </w:r>
    </w:p>
    <w:p w14:paraId="1C5A87E6" w14:textId="6D50FE85" w:rsidR="00CE6FBE" w:rsidRDefault="00C45A38" w:rsidP="00F213A3">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6FBE"/>
    <w:rsid w:val="00003A39"/>
    <w:rsid w:val="000E3A41"/>
    <w:rsid w:val="000E5554"/>
    <w:rsid w:val="00250E6C"/>
    <w:rsid w:val="0029158C"/>
    <w:rsid w:val="002F67C7"/>
    <w:rsid w:val="00380235"/>
    <w:rsid w:val="0040796F"/>
    <w:rsid w:val="004A38BB"/>
    <w:rsid w:val="00501945"/>
    <w:rsid w:val="0077361E"/>
    <w:rsid w:val="00874A7C"/>
    <w:rsid w:val="009C75BF"/>
    <w:rsid w:val="00B2381F"/>
    <w:rsid w:val="00B84DB2"/>
    <w:rsid w:val="00C45A38"/>
    <w:rsid w:val="00C73B0F"/>
    <w:rsid w:val="00CE6FBE"/>
    <w:rsid w:val="00EE51E6"/>
    <w:rsid w:val="00F213A3"/>
    <w:rsid w:val="00F72D6F"/>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qasemi.maryam.mamh@gmail.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568</Words>
  <Characters>8941</Characters>
  <Application>Microsoft Office Word</Application>
  <DocSecurity>0</DocSecurity>
  <Lines>74</Lines>
  <Paragraphs>20</Paragraphs>
  <ScaleCrop>false</ScaleCrop>
  <Company/>
  <LinksUpToDate>false</LinksUpToDate>
  <CharactersWithSpaces>1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3</cp:revision>
  <dcterms:created xsi:type="dcterms:W3CDTF">2024-10-23T06:23:00Z</dcterms:created>
  <dcterms:modified xsi:type="dcterms:W3CDTF">2024-10-23T11:20:00Z</dcterms:modified>
</cp:coreProperties>
</file>